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74DB" w:rsidRDefault="00005184">
      <w:r>
        <w:t>SECTION 1: INTRODUCTION AND BACKGROUND</w:t>
      </w:r>
    </w:p>
    <w:p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3E3769">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1]", "plainTextFormattedCitation" : "[1]", "previouslyFormattedCitation" : "[1]" }, "properties" : { "noteIndex" : 0 }, "schema" : "https://github.com/citation-style-language/schema/raw/master/csl-citation.json" }</w:instrText>
      </w:r>
      <w:r w:rsidR="003E3769">
        <w:fldChar w:fldCharType="separate"/>
      </w:r>
      <w:r w:rsidR="003E3769" w:rsidRPr="003E3769">
        <w:rPr>
          <w:noProof/>
        </w:rPr>
        <w:t>[1]</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F563F7">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2]", "plainTextFormattedCitation" : "[2]", "previouslyFormattedCitation" : "[2]" }, "properties" : { "noteIndex" : 0 }, "schema" : "https://github.com/citation-style-language/schema/raw/master/csl-citation.json" }</w:instrText>
      </w:r>
      <w:r w:rsidR="003E3769">
        <w:fldChar w:fldCharType="separate"/>
      </w:r>
      <w:r w:rsidR="003E3769" w:rsidRPr="003E3769">
        <w:rPr>
          <w:noProof/>
        </w:rPr>
        <w:t>[2]</w:t>
      </w:r>
      <w:r w:rsidR="003E3769">
        <w:fldChar w:fldCharType="end"/>
      </w:r>
      <w:r w:rsidR="00672D57">
        <w:t>.</w:t>
      </w:r>
      <w:r w:rsidR="00D60F6C">
        <w:t xml:space="preserve"> </w:t>
      </w:r>
      <w:r w:rsidR="00302AEE">
        <w:t>Historically, radium was used as a phosphorescent compound, but it currently only presents a natural radioactive health hazard.</w:t>
      </w:r>
      <w:r w:rsidR="00D60F6C">
        <w:t xml:space="preserve"> </w:t>
      </w:r>
      <w:r w:rsidR="00302AEE">
        <w:t>R</w:t>
      </w:r>
      <w:r w:rsidR="00D60F6C">
        <w:t xml:space="preserve">adium </w:t>
      </w:r>
      <w:r w:rsidR="00302AEE">
        <w:t xml:space="preserve">at secular equilibrium </w:t>
      </w:r>
      <w:r w:rsidR="00D60F6C">
        <w:t>can be liberated</w:t>
      </w:r>
      <w:r w:rsidR="00AD1D21">
        <w:t xml:space="preserve"> from deep formation waters </w:t>
      </w:r>
      <w:r w:rsidR="00D60F6C">
        <w:t xml:space="preserve">during deep surface activities. Hydraulic fracturing </w:t>
      </w:r>
      <w:r w:rsidR="004921B2">
        <w:t xml:space="preserve">in particular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4921B2">
        <w:t xml:space="preserve"> </w:t>
      </w:r>
      <w:r w:rsidR="004921B2">
        <w:fldChar w:fldCharType="begin" w:fldLock="1"/>
      </w:r>
      <w:r w:rsidR="00F563F7">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3]", "plainTextFormattedCitation" : "[3]", "previouslyFormattedCitation" : "[3]" }, "properties" : { "noteIndex" : 0 }, "schema" : "https://github.com/citation-style-language/schema/raw/master/csl-citation.json" }</w:instrText>
      </w:r>
      <w:r w:rsidR="004921B2">
        <w:fldChar w:fldCharType="separate"/>
      </w:r>
      <w:r w:rsidR="003E3769" w:rsidRPr="003E3769">
        <w:rPr>
          <w:noProof/>
        </w:rPr>
        <w:t>[3]</w:t>
      </w:r>
      <w:r w:rsidR="004921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464DB5">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4]", "plainTextFormattedCitation" : "[4]", "previouslyFormattedCitation" : "[4]" }, "properties" : { "noteIndex" : 0 }, "schema" : "https://github.com/citation-style-language/schema/raw/master/csl-citation.json" }</w:instrText>
      </w:r>
      <w:r w:rsidR="00727B10">
        <w:fldChar w:fldCharType="separate"/>
      </w:r>
      <w:r w:rsidR="00727B10" w:rsidRPr="00727B10">
        <w:rPr>
          <w:noProof/>
        </w:rPr>
        <w:t>[4]</w:t>
      </w:r>
      <w:r w:rsidR="00727B10">
        <w:fldChar w:fldCharType="end"/>
      </w:r>
      <w:r w:rsidR="00D60F6C">
        <w:t xml:space="preserve">. </w:t>
      </w:r>
      <w:r w:rsidR="004921B2">
        <w:t>Shales that are prime targets for hydraulic fracturing often experience significant changes in solution chemistry, particularly with respect to redox condition. Proper prediction of radium transport in these groundwater settings is a crucial component of mitigating the environmental risks associated with radium.</w:t>
      </w:r>
    </w:p>
    <w:p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464DB5">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5]", "plainTextFormattedCitation" : "[5]", "previouslyFormattedCitation" : "[5]" }, "properties" : { "noteIndex" : 0 }, "schema" : "https://github.com/citation-style-language/schema/raw/master/csl-citation.json" }</w:instrText>
      </w:r>
      <w:r w:rsidR="004921B2">
        <w:fldChar w:fldCharType="separate"/>
      </w:r>
      <w:r w:rsidR="00727B10" w:rsidRPr="00727B10">
        <w:rPr>
          <w:noProof/>
        </w:rPr>
        <w:t>[5]</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713C8">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6]", "plainTextFormattedCitation" : "[6]", "previouslyFormattedCitation" : "[6]" }, "properties" : { "noteIndex" : 0 }, "schema" : "https://github.com/citation-style-language/schema/raw/master/csl-citation.json" }</w:instrText>
      </w:r>
      <w:r w:rsidR="00464DB5">
        <w:fldChar w:fldCharType="separate"/>
      </w:r>
      <w:r w:rsidR="00464DB5" w:rsidRPr="00464DB5">
        <w:rPr>
          <w:noProof/>
        </w:rPr>
        <w:t>[6]</w:t>
      </w:r>
      <w:r w:rsidR="00464DB5">
        <w:fldChar w:fldCharType="end"/>
      </w:r>
      <w:r w:rsidR="004921B2">
        <w:t>. This is complicated by the highly transient nature of these systems, which experience rapid changes in solution salinity, pH, and redox state. Development of more complete models of radium transport may unlock more detailed tracer capacities for naturally generated radium.</w:t>
      </w:r>
    </w:p>
    <w:p w:rsidR="00505D1A" w:rsidRDefault="00AD1D21">
      <w:r>
        <w:tab/>
        <w:t xml:space="preserve">Radium isotope transport is dominated by advection and diffusion, where specific mineral phases, particularly iron and manganese oxides, preferentially retain radium isotopes. </w:t>
      </w:r>
      <w:r w:rsidR="004E325D">
        <w:t xml:space="preserve">Solution behavior is limited to the limited formation of carbonate and sulfate complexes over most environmental </w:t>
      </w:r>
      <w:proofErr w:type="spellStart"/>
      <w:proofErr w:type="gramStart"/>
      <w:r w:rsidR="004E325D">
        <w:t>pHs</w:t>
      </w:r>
      <w:proofErr w:type="spellEnd"/>
      <w:proofErr w:type="gramEnd"/>
      <w:r w:rsidR="004E325D">
        <w:t>, with free radium remaining the dominant solution species [CITATION-&gt;CHIMIE DATABASE]. Previous work focused on</w:t>
      </w:r>
      <w:r>
        <w:t xml:space="preserve"> sorption </w:t>
      </w:r>
      <w:r w:rsidR="004E325D">
        <w:t>by measuring</w:t>
      </w:r>
      <w:r>
        <w:t xml:space="preserve"> partition coefficients, </w:t>
      </w:r>
      <w:proofErr w:type="spellStart"/>
      <w:proofErr w:type="gramStart"/>
      <w:r>
        <w:t>Kd</w:t>
      </w:r>
      <w:proofErr w:type="spellEnd"/>
      <w:proofErr w:type="gramEnd"/>
      <w:r>
        <w:t xml:space="preserve"> [CITATION-&gt;OLD PAPER???]. While a useful indicator for the extent of radium retention, these coefficients are primarily empirical and are not easily adapted to systems where conditions can change.</w:t>
      </w:r>
      <w:r w:rsidR="007F6638">
        <w:t xml:space="preserve"> A compilation of radium isotope </w:t>
      </w:r>
      <w:proofErr w:type="spellStart"/>
      <w:r w:rsidR="007F6638">
        <w:t>Kd</w:t>
      </w:r>
      <w:proofErr w:type="spellEnd"/>
      <w:r w:rsidR="007F6638">
        <w:t xml:space="preserve"> values saw significant variations in </w:t>
      </w:r>
      <w:proofErr w:type="spellStart"/>
      <w:r w:rsidR="007F6638">
        <w:t>Kd</w:t>
      </w:r>
      <w:proofErr w:type="spellEnd"/>
      <w:r w:rsidR="007F6638">
        <w:t xml:space="preserve"> for similar systems, even when only a synthetic iron oxide was considered</w:t>
      </w:r>
      <w:r w:rsidR="00D713C8">
        <w:t xml:space="preserve"> </w:t>
      </w:r>
      <w:r w:rsidR="00D713C8">
        <w:fldChar w:fldCharType="begin" w:fldLock="1"/>
      </w:r>
      <w:r w:rsidR="00D713C8">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7]", "plainTextFormattedCitation" : "[7]", "previouslyFormattedCitation" : "[7]" }, "properties" : { "noteIndex" : 0 }, "schema" : "https://github.com/citation-style-language/schema/raw/master/csl-citation.json" }</w:instrText>
      </w:r>
      <w:r w:rsidR="00D713C8">
        <w:fldChar w:fldCharType="separate"/>
      </w:r>
      <w:r w:rsidR="00D713C8" w:rsidRPr="00D713C8">
        <w:rPr>
          <w:noProof/>
        </w:rPr>
        <w:t>[7]</w:t>
      </w:r>
      <w:r w:rsidR="00D713C8">
        <w:fldChar w:fldCharType="end"/>
      </w:r>
      <w:r w:rsidR="007F6638">
        <w:t>.</w:t>
      </w:r>
      <w:r w:rsidR="00505D1A">
        <w:t xml:space="preserve"> Another study saw marked decrease in radium retention when ionic strength increased [MORE FIGURE]. [DISCUS</w:t>
      </w:r>
      <w:r w:rsidR="004E325D">
        <w:t>S OTHER SOURCES] Ultimately, knowledge of radium solution behavior</w:t>
      </w:r>
      <w:r w:rsidR="00505D1A">
        <w:t xml:space="preserve"> is fairly limited</w:t>
      </w:r>
      <w:r w:rsidR="004E325D">
        <w:t xml:space="preserve"> compared to other elements such as strontium or even barium,</w:t>
      </w:r>
      <w:r w:rsidR="00505D1A">
        <w:t xml:space="preserve"> and there is little mechanistic understanding of processes controlling radium retention.</w:t>
      </w:r>
      <w:r w:rsidR="004E325D">
        <w:t xml:space="preserve"> PERHAP</w:t>
      </w:r>
      <w:bookmarkStart w:id="0" w:name="_GoBack"/>
      <w:bookmarkEnd w:id="0"/>
      <w:r w:rsidR="004E325D">
        <w:t>S DISCUSS HOW BARIUM IS USED AS AN ANALOG INCORRECTLY</w:t>
      </w:r>
    </w:p>
    <w:p w:rsidR="00505D1A" w:rsidRDefault="007F6638" w:rsidP="00505D1A">
      <w:pPr>
        <w:ind w:firstLine="720"/>
      </w:pPr>
      <w:r>
        <w:t xml:space="preserve">Surface complexation modelling can help clarify behavior that may otherwise seem puzzling at first glance. A recent work examined the sorption of radium onto </w:t>
      </w:r>
      <w:proofErr w:type="spellStart"/>
      <w:r>
        <w:t>ferrihydrite</w:t>
      </w:r>
      <w:proofErr w:type="spellEnd"/>
      <w:r>
        <w:t xml:space="preserve"> and goethite, proposing a </w:t>
      </w:r>
      <w:proofErr w:type="spellStart"/>
      <w:r>
        <w:t>tetradentate</w:t>
      </w:r>
      <w:proofErr w:type="spellEnd"/>
      <w:r>
        <w:t xml:space="preserve"> reaction as the</w:t>
      </w:r>
      <w:r w:rsidR="00505D1A">
        <w:t xml:space="preserve"> dominant mechanism </w:t>
      </w:r>
      <w:r w:rsidR="00D713C8">
        <w:fldChar w:fldCharType="begin" w:fldLock="1"/>
      </w:r>
      <w:r w:rsidR="00D713C8">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8]", "plainTextFormattedCitation" : "[8]" }, "properties" : { "noteIndex" : 0 }, "schema" : "https://github.com/citation-style-language/schema/raw/master/csl-citation.json" }</w:instrText>
      </w:r>
      <w:r w:rsidR="00D713C8">
        <w:fldChar w:fldCharType="separate"/>
      </w:r>
      <w:r w:rsidR="00D713C8" w:rsidRPr="00D713C8">
        <w:rPr>
          <w:noProof/>
        </w:rPr>
        <w:t>[8]</w:t>
      </w:r>
      <w:r w:rsidR="00D713C8">
        <w:fldChar w:fldCharType="end"/>
      </w:r>
      <w:r w:rsidR="00D713C8">
        <w:t>.</w:t>
      </w:r>
    </w:p>
    <w:p w:rsidR="00505D1A" w:rsidRDefault="00505D1A" w:rsidP="00505D1A">
      <w:r>
        <w:lastRenderedPageBreak/>
        <w:t>MAYBE DISCUSS BARIUM AS ANALOG???? (NOT WORTH).</w:t>
      </w:r>
    </w:p>
    <w:p w:rsidR="00F563F7" w:rsidRDefault="00F563F7" w:rsidP="00505D1A"/>
    <w:p w:rsidR="00D713C8" w:rsidRPr="00D713C8" w:rsidRDefault="00F563F7" w:rsidP="00D713C8">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D713C8" w:rsidRPr="00D713C8">
        <w:rPr>
          <w:rFonts w:ascii="Calibri" w:hAnsi="Calibri" w:cs="Times New Roman"/>
          <w:noProof/>
          <w:szCs w:val="24"/>
        </w:rPr>
        <w:t>[1]</w:t>
      </w:r>
      <w:r w:rsidR="00D713C8" w:rsidRPr="00D713C8">
        <w:rPr>
          <w:rFonts w:ascii="Calibri" w:hAnsi="Calibri" w:cs="Times New Roman"/>
          <w:noProof/>
          <w:szCs w:val="24"/>
        </w:rPr>
        <w:tab/>
        <w:t xml:space="preserve">D. K. Solomon, R. J. Poreda, S. L. Schiff, and J. A. Cherry, “Tritium and helium: 3 as groundwater age tracers in the Borden Aquifer,” </w:t>
      </w:r>
      <w:r w:rsidR="00D713C8" w:rsidRPr="00D713C8">
        <w:rPr>
          <w:rFonts w:ascii="Calibri" w:hAnsi="Calibri" w:cs="Times New Roman"/>
          <w:i/>
          <w:iCs/>
          <w:noProof/>
          <w:szCs w:val="24"/>
        </w:rPr>
        <w:t>Water Resour. Res.</w:t>
      </w:r>
      <w:r w:rsidR="00D713C8" w:rsidRPr="00D713C8">
        <w:rPr>
          <w:rFonts w:ascii="Calibri" w:hAnsi="Calibri" w:cs="Times New Roman"/>
          <w:noProof/>
          <w:szCs w:val="24"/>
        </w:rPr>
        <w:t>, vol. 28, no. 3, pp. 741–755, Mar. 1992.</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2]</w:t>
      </w:r>
      <w:r w:rsidRPr="00D713C8">
        <w:rPr>
          <w:rFonts w:ascii="Calibri" w:hAnsi="Calibri" w:cs="Times New Roman"/>
          <w:noProof/>
          <w:szCs w:val="24"/>
        </w:rPr>
        <w:tab/>
        <w:t xml:space="preserve">J. D. Landis, N. T. Hamm, C. E. Renshaw, W. B. Dade, F. J. Magilligan, and J. D. Gartner, “Surficial redistribution of fallout </w:t>
      </w:r>
      <w:r w:rsidRPr="00D713C8">
        <w:rPr>
          <w:rFonts w:ascii="Calibri" w:hAnsi="Calibri" w:cs="Times New Roman"/>
          <w:noProof/>
          <w:szCs w:val="24"/>
          <w:vertAlign w:val="superscript"/>
        </w:rPr>
        <w:t>131</w:t>
      </w:r>
      <w:r w:rsidRPr="00D713C8">
        <w:rPr>
          <w:rFonts w:ascii="Calibri" w:hAnsi="Calibri" w:cs="Times New Roman"/>
          <w:noProof/>
          <w:szCs w:val="24"/>
        </w:rPr>
        <w:t xml:space="preserve">iodine in a small temperate catchment.,” </w:t>
      </w:r>
      <w:r w:rsidRPr="00D713C8">
        <w:rPr>
          <w:rFonts w:ascii="Calibri" w:hAnsi="Calibri" w:cs="Times New Roman"/>
          <w:i/>
          <w:iCs/>
          <w:noProof/>
          <w:szCs w:val="24"/>
        </w:rPr>
        <w:t>Proc. Natl. Acad. Sci. U. S. A.</w:t>
      </w:r>
      <w:r w:rsidRPr="00D713C8">
        <w:rPr>
          <w:rFonts w:ascii="Calibri" w:hAnsi="Calibri" w:cs="Times New Roman"/>
          <w:noProof/>
          <w:szCs w:val="24"/>
        </w:rPr>
        <w:t>, vol. 109, no. 11, pp. 4064–9, Mar. 2012.</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3]</w:t>
      </w:r>
      <w:r w:rsidRPr="00D713C8">
        <w:rPr>
          <w:rFonts w:ascii="Calibri" w:hAnsi="Calibri" w:cs="Times New Roman"/>
          <w:noProof/>
          <w:szCs w:val="24"/>
        </w:rPr>
        <w:tab/>
        <w:t xml:space="preserve">N. R. Warner, C. a. Christie, R. B. Jackson, and A. Vengosh, “Impacts of shale gas wastewater disposal on water quality in Western Pennsylvania,” </w:t>
      </w:r>
      <w:r w:rsidRPr="00D713C8">
        <w:rPr>
          <w:rFonts w:ascii="Calibri" w:hAnsi="Calibri" w:cs="Times New Roman"/>
          <w:i/>
          <w:iCs/>
          <w:noProof/>
          <w:szCs w:val="24"/>
        </w:rPr>
        <w:t>Environ. Sci. Technol.</w:t>
      </w:r>
      <w:r w:rsidRPr="00D713C8">
        <w:rPr>
          <w:rFonts w:ascii="Calibri" w:hAnsi="Calibri" w:cs="Times New Roman"/>
          <w:noProof/>
          <w:szCs w:val="24"/>
        </w:rPr>
        <w:t>, vol. 47, pp. 11849–11857, 2013.</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4]</w:t>
      </w:r>
      <w:r w:rsidRPr="00D713C8">
        <w:rPr>
          <w:rFonts w:ascii="Calibri" w:hAnsi="Calibri" w:cs="Times New Roman"/>
          <w:noProof/>
          <w:szCs w:val="24"/>
        </w:rPr>
        <w:tab/>
        <w:t xml:space="preserve">W. W. Nazaroff, “Radon transport from soil to air,” </w:t>
      </w:r>
      <w:r w:rsidRPr="00D713C8">
        <w:rPr>
          <w:rFonts w:ascii="Calibri" w:hAnsi="Calibri" w:cs="Times New Roman"/>
          <w:i/>
          <w:iCs/>
          <w:noProof/>
          <w:szCs w:val="24"/>
        </w:rPr>
        <w:t>Rev. Geophys.</w:t>
      </w:r>
      <w:r w:rsidRPr="00D713C8">
        <w:rPr>
          <w:rFonts w:ascii="Calibri" w:hAnsi="Calibri" w:cs="Times New Roman"/>
          <w:noProof/>
          <w:szCs w:val="24"/>
        </w:rPr>
        <w:t>, vol. 30, no. 92, pp. 137–160, 1992.</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5]</w:t>
      </w:r>
      <w:r w:rsidRPr="00D713C8">
        <w:rPr>
          <w:rFonts w:ascii="Calibri" w:hAnsi="Calibri" w:cs="Times New Roman"/>
          <w:noProof/>
          <w:szCs w:val="24"/>
        </w:rPr>
        <w:tab/>
        <w:t xml:space="preserve">W. S. Moore, “Sources and fluxes of submarine groundwater discharge delineated by radium isotopes,” </w:t>
      </w:r>
      <w:r w:rsidRPr="00D713C8">
        <w:rPr>
          <w:rFonts w:ascii="Calibri" w:hAnsi="Calibri" w:cs="Times New Roman"/>
          <w:i/>
          <w:iCs/>
          <w:noProof/>
          <w:szCs w:val="24"/>
        </w:rPr>
        <w:t>Biogeochemistry</w:t>
      </w:r>
      <w:r w:rsidRPr="00D713C8">
        <w:rPr>
          <w:rFonts w:ascii="Calibri" w:hAnsi="Calibri" w:cs="Times New Roman"/>
          <w:noProof/>
          <w:szCs w:val="24"/>
        </w:rPr>
        <w:t>, vol. 66, no. 1, pp. 75–93, 2003.</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6]</w:t>
      </w:r>
      <w:r w:rsidRPr="00D713C8">
        <w:rPr>
          <w:rFonts w:ascii="Calibri" w:hAnsi="Calibri" w:cs="Times New Roman"/>
          <w:noProof/>
          <w:szCs w:val="24"/>
        </w:rPr>
        <w:tab/>
        <w:t xml:space="preserve">M. E. Gonneea, P. J. Morris, H. Dulaiova, and M. a. Charette, “New perspectives on radium behavior within a subterranean estuary,” </w:t>
      </w:r>
      <w:r w:rsidRPr="00D713C8">
        <w:rPr>
          <w:rFonts w:ascii="Calibri" w:hAnsi="Calibri" w:cs="Times New Roman"/>
          <w:i/>
          <w:iCs/>
          <w:noProof/>
          <w:szCs w:val="24"/>
        </w:rPr>
        <w:t>Mar. Chem.</w:t>
      </w:r>
      <w:r w:rsidRPr="00D713C8">
        <w:rPr>
          <w:rFonts w:ascii="Calibri" w:hAnsi="Calibri" w:cs="Times New Roman"/>
          <w:noProof/>
          <w:szCs w:val="24"/>
        </w:rPr>
        <w:t>, vol. 109, no. 3–4, pp. 250–267, 2008.</w:t>
      </w:r>
    </w:p>
    <w:p w:rsidR="00D713C8" w:rsidRPr="00D713C8" w:rsidRDefault="00D713C8" w:rsidP="00D713C8">
      <w:pPr>
        <w:widowControl w:val="0"/>
        <w:autoSpaceDE w:val="0"/>
        <w:autoSpaceDN w:val="0"/>
        <w:adjustRightInd w:val="0"/>
        <w:spacing w:line="240" w:lineRule="auto"/>
        <w:ind w:left="640" w:hanging="640"/>
        <w:rPr>
          <w:rFonts w:ascii="Calibri" w:hAnsi="Calibri" w:cs="Times New Roman"/>
          <w:noProof/>
          <w:szCs w:val="24"/>
        </w:rPr>
      </w:pPr>
      <w:r w:rsidRPr="00D713C8">
        <w:rPr>
          <w:rFonts w:ascii="Calibri" w:hAnsi="Calibri" w:cs="Times New Roman"/>
          <w:noProof/>
          <w:szCs w:val="24"/>
        </w:rPr>
        <w:t>[7]</w:t>
      </w:r>
      <w:r w:rsidRPr="00D713C8">
        <w:rPr>
          <w:rFonts w:ascii="Calibri" w:hAnsi="Calibri" w:cs="Times New Roman"/>
          <w:noProof/>
          <w:szCs w:val="24"/>
        </w:rPr>
        <w:tab/>
        <w:t xml:space="preserve">A. J. Beck and M. a. Cochran, “Controls on solid-solution partitioning of radium in saturated marine sands,” </w:t>
      </w:r>
      <w:r w:rsidRPr="00D713C8">
        <w:rPr>
          <w:rFonts w:ascii="Calibri" w:hAnsi="Calibri" w:cs="Times New Roman"/>
          <w:i/>
          <w:iCs/>
          <w:noProof/>
          <w:szCs w:val="24"/>
        </w:rPr>
        <w:t>Mar. Chem.</w:t>
      </w:r>
      <w:r w:rsidRPr="00D713C8">
        <w:rPr>
          <w:rFonts w:ascii="Calibri" w:hAnsi="Calibri" w:cs="Times New Roman"/>
          <w:noProof/>
          <w:szCs w:val="24"/>
        </w:rPr>
        <w:t>, vol. 156, pp. 38–48, Oct. 2013.</w:t>
      </w:r>
    </w:p>
    <w:p w:rsidR="00D713C8" w:rsidRPr="00D713C8" w:rsidRDefault="00D713C8" w:rsidP="00D713C8">
      <w:pPr>
        <w:widowControl w:val="0"/>
        <w:autoSpaceDE w:val="0"/>
        <w:autoSpaceDN w:val="0"/>
        <w:adjustRightInd w:val="0"/>
        <w:spacing w:line="240" w:lineRule="auto"/>
        <w:ind w:left="640" w:hanging="640"/>
        <w:rPr>
          <w:rFonts w:ascii="Calibri" w:hAnsi="Calibri"/>
          <w:noProof/>
        </w:rPr>
      </w:pPr>
      <w:r w:rsidRPr="00D713C8">
        <w:rPr>
          <w:rFonts w:ascii="Calibri" w:hAnsi="Calibri" w:cs="Times New Roman"/>
          <w:noProof/>
          <w:szCs w:val="24"/>
        </w:rPr>
        <w:t>[8]</w:t>
      </w:r>
      <w:r w:rsidRPr="00D713C8">
        <w:rPr>
          <w:rFonts w:ascii="Calibri" w:hAnsi="Calibri" w:cs="Times New Roman"/>
          <w:noProof/>
          <w:szCs w:val="24"/>
        </w:rPr>
        <w:tab/>
        <w:t xml:space="preserve">M. Sajih, N. D. Bryan, F. R. Livens, D. J. Vaughan, M. Descostes, V. Phrommavanh, J. Nos, and K. Morris, “Adsorption of radium and barium on goethite and ferrihydrite: A kinetic and surface complexation modelling study,” </w:t>
      </w:r>
      <w:r w:rsidRPr="00D713C8">
        <w:rPr>
          <w:rFonts w:ascii="Calibri" w:hAnsi="Calibri" w:cs="Times New Roman"/>
          <w:i/>
          <w:iCs/>
          <w:noProof/>
          <w:szCs w:val="24"/>
        </w:rPr>
        <w:t>Geochim. Cosmochim. Acta</w:t>
      </w:r>
      <w:r w:rsidRPr="00D713C8">
        <w:rPr>
          <w:rFonts w:ascii="Calibri" w:hAnsi="Calibri" w:cs="Times New Roman"/>
          <w:noProof/>
          <w:szCs w:val="24"/>
        </w:rPr>
        <w:t>, vol. 146, pp. 150–163, 2014.</w:t>
      </w:r>
    </w:p>
    <w:p w:rsidR="00F563F7" w:rsidRDefault="00F563F7" w:rsidP="00505D1A">
      <w:r>
        <w:fldChar w:fldCharType="end"/>
      </w:r>
    </w:p>
    <w:sectPr w:rsidR="00F563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22B7"/>
    <w:rsid w:val="00302AEE"/>
    <w:rsid w:val="003E3769"/>
    <w:rsid w:val="00464DB5"/>
    <w:rsid w:val="004921B2"/>
    <w:rsid w:val="004E325D"/>
    <w:rsid w:val="00505D1A"/>
    <w:rsid w:val="00672D57"/>
    <w:rsid w:val="00727B10"/>
    <w:rsid w:val="007F6638"/>
    <w:rsid w:val="008A74DB"/>
    <w:rsid w:val="00AD1D21"/>
    <w:rsid w:val="00D51929"/>
    <w:rsid w:val="00D60F6C"/>
    <w:rsid w:val="00D713C8"/>
    <w:rsid w:val="00F563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0AFF7-E4BD-4BA2-915F-F0ED15109C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2</Pages>
  <Words>3645</Words>
  <Characters>2078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3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3</cp:revision>
  <dcterms:created xsi:type="dcterms:W3CDTF">2016-03-22T19:17:00Z</dcterms:created>
  <dcterms:modified xsi:type="dcterms:W3CDTF">2016-03-28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